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7777777"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1/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7D222D5F"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Pr>
          <w:rFonts w:ascii="Times New Roman" w:hAnsi="Times New Roman" w:cs="Times New Roman"/>
          <w:b/>
          <w:bCs/>
          <w:i/>
          <w:iCs/>
        </w:rPr>
        <w:t>(</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w:t>
      </w:r>
      <w:r>
        <w:rPr>
          <w:rFonts w:ascii="Times New Roman" w:hAnsi="Times New Roman" w:cs="Times New Roman"/>
        </w:rPr>
        <w:t xml:space="preserve"> (201</w:t>
      </w:r>
      <w:r>
        <w:rPr>
          <w:rFonts w:ascii="Times New Roman" w:hAnsi="Times New Roman" w:cs="Times New Roman"/>
        </w:rPr>
        <w:t>6</w:t>
      </w:r>
      <w:r>
        <w:rPr>
          <w:rFonts w:ascii="Times New Roman" w:hAnsi="Times New Roman" w:cs="Times New Roman"/>
        </w:rPr>
        <w:t>)</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1550D903"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continue to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5C679AF7" w14:textId="77777777" w:rsidR="00357F5A" w:rsidRPr="002721C3" w:rsidRDefault="00357F5A" w:rsidP="00357F5A">
      <w:pPr>
        <w:spacing w:after="0"/>
        <w:contextualSpacing/>
        <w:rPr>
          <w:rFonts w:ascii="Times New Roman" w:hAnsi="Times New Roman" w:cs="Times New Roman"/>
          <w:sz w:val="24"/>
          <w:szCs w:val="24"/>
        </w:rPr>
      </w:pPr>
    </w:p>
    <w:p w14:paraId="23026B89" w14:textId="2EE41C32" w:rsidR="002721C3" w:rsidRDefault="00357F5A" w:rsidP="00357F5A">
      <w:pPr>
        <w:rPr>
          <w:rFonts w:ascii="Times New Roman" w:hAnsi="Times New Roman" w:cs="Times New Roman"/>
          <w:i/>
          <w:iCs/>
          <w:sz w:val="24"/>
          <w:szCs w:val="24"/>
        </w:rPr>
      </w:pPr>
      <w:r>
        <w:rPr>
          <w:rFonts w:ascii="Times New Roman" w:hAnsi="Times New Roman" w:cs="Times New Roman"/>
          <w:i/>
          <w:iCs/>
          <w:sz w:val="24"/>
          <w:szCs w:val="24"/>
        </w:rPr>
        <w:br w:type="page"/>
      </w:r>
    </w:p>
    <w:p w14:paraId="7EB233C6" w14:textId="77777777" w:rsidR="005F382F" w:rsidRPr="005F382F" w:rsidRDefault="002721C3" w:rsidP="005F382F">
      <w:pPr>
        <w:pStyle w:val="EndNoteBibliographyTitle"/>
      </w:pPr>
      <w:r>
        <w:lastRenderedPageBreak/>
        <w:fldChar w:fldCharType="begin"/>
      </w:r>
      <w:r>
        <w:instrText xml:space="preserve"> ADDIN EN.REFLIST </w:instrText>
      </w:r>
      <w:r>
        <w:fldChar w:fldCharType="separate"/>
      </w:r>
      <w:r w:rsidR="005F382F" w:rsidRPr="005F382F">
        <w:t>References</w:t>
      </w:r>
    </w:p>
    <w:p w14:paraId="6394C927" w14:textId="77777777" w:rsidR="005F382F" w:rsidRPr="005F382F" w:rsidRDefault="005F382F" w:rsidP="005F382F">
      <w:pPr>
        <w:pStyle w:val="EndNoteBibliographyTitle"/>
      </w:pPr>
    </w:p>
    <w:p w14:paraId="7859F9A6" w14:textId="77777777" w:rsidR="005F382F" w:rsidRPr="005F382F" w:rsidRDefault="005F382F" w:rsidP="005F382F">
      <w:pPr>
        <w:pStyle w:val="EndNoteBibliography"/>
        <w:spacing w:after="0"/>
        <w:ind w:left="720" w:hanging="720"/>
      </w:pPr>
      <w:r w:rsidRPr="005F382F">
        <w:t xml:space="preserve">Emery, A. C. (2017). Zero-day responsibilty: The benefits of a safe harbor for cybersecurity research. </w:t>
      </w:r>
      <w:r w:rsidRPr="005F382F">
        <w:rPr>
          <w:i/>
        </w:rPr>
        <w:t>Jurimetrics</w:t>
      </w:r>
      <w:r w:rsidRPr="005F382F">
        <w:t>,</w:t>
      </w:r>
      <w:r w:rsidRPr="005F382F">
        <w:rPr>
          <w:i/>
        </w:rPr>
        <w:t xml:space="preserve"> 57</w:t>
      </w:r>
      <w:r w:rsidRPr="005F382F">
        <w:t xml:space="preserve">(4), 483-503. </w:t>
      </w:r>
    </w:p>
    <w:p w14:paraId="09A56ADC" w14:textId="0426A40F" w:rsidR="005F382F" w:rsidRPr="005F382F" w:rsidRDefault="005F382F" w:rsidP="005F382F">
      <w:pPr>
        <w:pStyle w:val="EndNoteBibliography"/>
        <w:spacing w:after="0"/>
        <w:ind w:left="720" w:hanging="720"/>
      </w:pPr>
      <w:r w:rsidRPr="005F382F">
        <w:t xml:space="preserve">Formosa, P., Wilson, M., &amp; Richards, D. (2021). A principlist framework for cybersecurity ethics. </w:t>
      </w:r>
      <w:r w:rsidRPr="005F382F">
        <w:rPr>
          <w:i/>
        </w:rPr>
        <w:t>Computers &amp; Security</w:t>
      </w:r>
      <w:r w:rsidRPr="005F382F">
        <w:t>,</w:t>
      </w:r>
      <w:r w:rsidRPr="005F382F">
        <w:rPr>
          <w:i/>
        </w:rPr>
        <w:t xml:space="preserve"> 109</w:t>
      </w:r>
      <w:r w:rsidRPr="005F382F">
        <w:t xml:space="preserve">. </w:t>
      </w:r>
      <w:hyperlink r:id="rId7" w:history="1">
        <w:r w:rsidRPr="005F382F">
          <w:rPr>
            <w:rStyle w:val="Hyperlink"/>
          </w:rPr>
          <w:t>https://doi.org/10.1016/j.cose.2021.102382</w:t>
        </w:r>
      </w:hyperlink>
      <w:r w:rsidRPr="005F382F">
        <w:t xml:space="preserve"> </w:t>
      </w:r>
    </w:p>
    <w:p w14:paraId="7C6DB0CE" w14:textId="238042BD" w:rsidR="005F382F" w:rsidRPr="005F382F" w:rsidRDefault="005F382F" w:rsidP="005F382F">
      <w:pPr>
        <w:pStyle w:val="EndNoteBibliography"/>
        <w:spacing w:after="0"/>
        <w:ind w:left="720" w:hanging="720"/>
      </w:pPr>
      <w:r w:rsidRPr="005F382F">
        <w:t xml:space="preserve">Holt, T. J. (2018). Regulating cybercrime through law enforcement and industry mechanisms. </w:t>
      </w:r>
      <w:r w:rsidRPr="005F382F">
        <w:rPr>
          <w:i/>
        </w:rPr>
        <w:t>The ANNALS of the American Academy of Political and Social Science</w:t>
      </w:r>
      <w:r w:rsidRPr="005F382F">
        <w:t>,</w:t>
      </w:r>
      <w:r w:rsidRPr="005F382F">
        <w:rPr>
          <w:i/>
        </w:rPr>
        <w:t xml:space="preserve"> 679</w:t>
      </w:r>
      <w:r w:rsidRPr="005F382F">
        <w:t xml:space="preserve">(1), 140-157. </w:t>
      </w:r>
      <w:hyperlink r:id="rId8" w:history="1">
        <w:r w:rsidRPr="005F382F">
          <w:rPr>
            <w:rStyle w:val="Hyperlink"/>
          </w:rPr>
          <w:t>https://doi.org/10.1177/0002716218783679</w:t>
        </w:r>
      </w:hyperlink>
      <w:r w:rsidRPr="005F382F">
        <w:t xml:space="preserve"> </w:t>
      </w:r>
    </w:p>
    <w:p w14:paraId="786438C1" w14:textId="413DF693" w:rsidR="005F382F" w:rsidRPr="005F382F" w:rsidRDefault="005F382F" w:rsidP="005F382F">
      <w:pPr>
        <w:pStyle w:val="EndNoteBibliography"/>
        <w:spacing w:after="0"/>
        <w:ind w:left="720" w:hanging="720"/>
      </w:pPr>
      <w:r w:rsidRPr="005F382F">
        <w:t xml:space="preserve">Khraisat, A., Gondal, I., Vamplew, P., &amp; Kamruzzaman, J. (2019). Survey of intrusion detection systems: techniques, datasets and challenges. </w:t>
      </w:r>
      <w:r w:rsidRPr="005F382F">
        <w:rPr>
          <w:i/>
        </w:rPr>
        <w:t>Cybersecurity</w:t>
      </w:r>
      <w:r w:rsidRPr="005F382F">
        <w:t>,</w:t>
      </w:r>
      <w:r w:rsidRPr="005F382F">
        <w:rPr>
          <w:i/>
        </w:rPr>
        <w:t xml:space="preserve"> 2</w:t>
      </w:r>
      <w:r w:rsidRPr="005F382F">
        <w:t xml:space="preserve">(1), 1-22. </w:t>
      </w:r>
      <w:hyperlink r:id="rId9" w:history="1">
        <w:r w:rsidRPr="005F382F">
          <w:rPr>
            <w:rStyle w:val="Hyperlink"/>
          </w:rPr>
          <w:t>https://doi.org/10.1186/s42400-019-0038-7</w:t>
        </w:r>
      </w:hyperlink>
      <w:r w:rsidRPr="005F382F">
        <w:t xml:space="preserve"> </w:t>
      </w:r>
    </w:p>
    <w:p w14:paraId="20E8A714" w14:textId="7FEBE465" w:rsidR="005F382F" w:rsidRPr="005F382F" w:rsidRDefault="005F382F" w:rsidP="005F382F">
      <w:pPr>
        <w:pStyle w:val="EndNoteBibliography"/>
        <w:spacing w:after="0"/>
        <w:ind w:left="720" w:hanging="720"/>
      </w:pPr>
      <w:r w:rsidRPr="005F382F">
        <w:t xml:space="preserve">Losavio, M., Seigfried-Spellar, K. C., &amp; Sloan Iii, J. J. (2016). Why digital forensics is not a profession and how it can become one [Article]. </w:t>
      </w:r>
      <w:r w:rsidRPr="005F382F">
        <w:rPr>
          <w:i/>
        </w:rPr>
        <w:t>Criminal Justice Studies</w:t>
      </w:r>
      <w:r w:rsidRPr="005F382F">
        <w:t>,</w:t>
      </w:r>
      <w:r w:rsidRPr="005F382F">
        <w:rPr>
          <w:i/>
        </w:rPr>
        <w:t xml:space="preserve"> 29</w:t>
      </w:r>
      <w:r w:rsidRPr="005F382F">
        <w:t xml:space="preserve">(2), 143-162. </w:t>
      </w:r>
      <w:hyperlink r:id="rId10" w:history="1">
        <w:r w:rsidRPr="005F382F">
          <w:rPr>
            <w:rStyle w:val="Hyperlink"/>
          </w:rPr>
          <w:t>https://doi.org/10.1080/1478601X.2016.1170281</w:t>
        </w:r>
      </w:hyperlink>
      <w:r w:rsidRPr="005F382F">
        <w:t xml:space="preserve"> </w:t>
      </w:r>
    </w:p>
    <w:p w14:paraId="12343521" w14:textId="5C156572" w:rsidR="005F382F" w:rsidRPr="005F382F" w:rsidRDefault="005F382F" w:rsidP="005F382F">
      <w:pPr>
        <w:pStyle w:val="EndNoteBibliography"/>
        <w:spacing w:after="0"/>
        <w:ind w:left="720" w:hanging="720"/>
      </w:pPr>
      <w:r w:rsidRPr="005F382F">
        <w:t xml:space="preserve">Nodeland, B., Belshaw, S., &amp; Saber, M. (2019). Teaching cybersecurity to criminal justice majors. </w:t>
      </w:r>
      <w:r w:rsidRPr="005F382F">
        <w:rPr>
          <w:i/>
        </w:rPr>
        <w:t>Journal of Criminal Justice Education</w:t>
      </w:r>
      <w:r w:rsidRPr="005F382F">
        <w:t>,</w:t>
      </w:r>
      <w:r w:rsidRPr="005F382F">
        <w:rPr>
          <w:i/>
        </w:rPr>
        <w:t xml:space="preserve"> 30</w:t>
      </w:r>
      <w:r w:rsidRPr="005F382F">
        <w:t xml:space="preserve">(1), 71-90. </w:t>
      </w:r>
      <w:hyperlink r:id="rId11" w:history="1">
        <w:r w:rsidRPr="005F382F">
          <w:rPr>
            <w:rStyle w:val="Hyperlink"/>
          </w:rPr>
          <w:t>https://doi.org/10.1080/10511253.2018.1439513</w:t>
        </w:r>
      </w:hyperlink>
      <w:r w:rsidRPr="005F382F">
        <w:t xml:space="preserve"> </w:t>
      </w:r>
    </w:p>
    <w:p w14:paraId="319F007A" w14:textId="0FAFE772" w:rsidR="005F382F" w:rsidRPr="005F382F" w:rsidRDefault="005F382F" w:rsidP="005F382F">
      <w:pPr>
        <w:pStyle w:val="EndNoteBibliography"/>
        <w:spacing w:after="0"/>
        <w:ind w:left="720" w:hanging="720"/>
      </w:pPr>
      <w:r w:rsidRPr="005F382F">
        <w:t xml:space="preserve">Willits, D., &amp; Nowacki, J. (2016). The use of specialized cybercrime policing units: an organizational analysis [Article]. </w:t>
      </w:r>
      <w:r w:rsidRPr="005F382F">
        <w:rPr>
          <w:i/>
        </w:rPr>
        <w:t>Criminal Justice Studies</w:t>
      </w:r>
      <w:r w:rsidRPr="005F382F">
        <w:t>,</w:t>
      </w:r>
      <w:r w:rsidRPr="005F382F">
        <w:rPr>
          <w:i/>
        </w:rPr>
        <w:t xml:space="preserve"> 29</w:t>
      </w:r>
      <w:r w:rsidRPr="005F382F">
        <w:t xml:space="preserve">(2), 105-124. </w:t>
      </w:r>
      <w:hyperlink r:id="rId12" w:history="1">
        <w:r w:rsidRPr="005F382F">
          <w:rPr>
            <w:rStyle w:val="Hyperlink"/>
          </w:rPr>
          <w:t>https://doi.org/10.1080/1478601X.2016.1170282</w:t>
        </w:r>
      </w:hyperlink>
      <w:r w:rsidRPr="005F382F">
        <w:t xml:space="preserve"> </w:t>
      </w:r>
    </w:p>
    <w:p w14:paraId="7A2CD2AD" w14:textId="57408DAC" w:rsidR="005F382F" w:rsidRPr="005F382F" w:rsidRDefault="005F382F" w:rsidP="005F382F">
      <w:pPr>
        <w:pStyle w:val="EndNoteBibliography"/>
        <w:ind w:left="720" w:hanging="720"/>
      </w:pPr>
      <w:r w:rsidRPr="005F382F">
        <w:lastRenderedPageBreak/>
        <w:t xml:space="preserve">XiaoLing, W. (2020). Criminal law protection of cybersecurity considering AI-based cybercrime. </w:t>
      </w:r>
      <w:r w:rsidRPr="005F382F">
        <w:rPr>
          <w:i/>
        </w:rPr>
        <w:t>Journal of Physics: Conference Series</w:t>
      </w:r>
      <w:r w:rsidRPr="005F382F">
        <w:t>,</w:t>
      </w:r>
      <w:r w:rsidRPr="005F382F">
        <w:rPr>
          <w:i/>
        </w:rPr>
        <w:t xml:space="preserve"> 1533</w:t>
      </w:r>
      <w:r w:rsidRPr="005F382F">
        <w:t xml:space="preserve">(3). </w:t>
      </w:r>
      <w:hyperlink r:id="rId13" w:history="1">
        <w:r w:rsidRPr="005F382F">
          <w:rPr>
            <w:rStyle w:val="Hyperlink"/>
          </w:rPr>
          <w:t>https://doi.org/10.1088/1742-6596/1533/3/032014</w:t>
        </w:r>
      </w:hyperlink>
      <w:r w:rsidRPr="005F382F">
        <w:t xml:space="preserve"> </w:t>
      </w:r>
    </w:p>
    <w:p w14:paraId="5E6042A3" w14:textId="6A2074C6"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5860E" w14:textId="77777777" w:rsidR="001544A4" w:rsidRDefault="001544A4" w:rsidP="000F14BB">
      <w:pPr>
        <w:spacing w:after="0" w:line="240" w:lineRule="auto"/>
      </w:pPr>
      <w:r>
        <w:separator/>
      </w:r>
    </w:p>
  </w:endnote>
  <w:endnote w:type="continuationSeparator" w:id="0">
    <w:p w14:paraId="663607D1" w14:textId="77777777" w:rsidR="001544A4" w:rsidRDefault="001544A4"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BF381" w14:textId="77777777" w:rsidR="001544A4" w:rsidRDefault="001544A4" w:rsidP="000F14BB">
      <w:pPr>
        <w:spacing w:after="0" w:line="240" w:lineRule="auto"/>
      </w:pPr>
      <w:r>
        <w:separator/>
      </w:r>
    </w:p>
  </w:footnote>
  <w:footnote w:type="continuationSeparator" w:id="0">
    <w:p w14:paraId="7EE60AA7" w14:textId="77777777" w:rsidR="001544A4" w:rsidRDefault="001544A4"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MqoFANoivAwtAAAA"/>
    <w:docVar w:name="dgnword-docGUID" w:val="{63EB99F4-7C7D-4C95-A8E3-BF7CBC4624FB}"/>
    <w:docVar w:name="dgnword-eventsink" w:val="59357476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record-ids&gt;&lt;/item&gt;&lt;/Libraries&gt;"/>
  </w:docVars>
  <w:rsids>
    <w:rsidRoot w:val="00A5746B"/>
    <w:rsid w:val="00045E08"/>
    <w:rsid w:val="00072223"/>
    <w:rsid w:val="000A52F3"/>
    <w:rsid w:val="000D7C78"/>
    <w:rsid w:val="000E092A"/>
    <w:rsid w:val="000E6138"/>
    <w:rsid w:val="000F043F"/>
    <w:rsid w:val="000F14BB"/>
    <w:rsid w:val="00113CEC"/>
    <w:rsid w:val="00135343"/>
    <w:rsid w:val="00145C04"/>
    <w:rsid w:val="001544A4"/>
    <w:rsid w:val="001725B9"/>
    <w:rsid w:val="0018733B"/>
    <w:rsid w:val="00192874"/>
    <w:rsid w:val="00192B52"/>
    <w:rsid w:val="001C199A"/>
    <w:rsid w:val="001C49E1"/>
    <w:rsid w:val="002124AE"/>
    <w:rsid w:val="00233D8A"/>
    <w:rsid w:val="0024045A"/>
    <w:rsid w:val="00252883"/>
    <w:rsid w:val="002721C3"/>
    <w:rsid w:val="002C7F6A"/>
    <w:rsid w:val="002D389E"/>
    <w:rsid w:val="002E4560"/>
    <w:rsid w:val="00355466"/>
    <w:rsid w:val="00357F5A"/>
    <w:rsid w:val="003A63C0"/>
    <w:rsid w:val="003A6D6A"/>
    <w:rsid w:val="00406CBF"/>
    <w:rsid w:val="00417A56"/>
    <w:rsid w:val="00423FD7"/>
    <w:rsid w:val="00430C51"/>
    <w:rsid w:val="00450EE8"/>
    <w:rsid w:val="00495AA2"/>
    <w:rsid w:val="004C7335"/>
    <w:rsid w:val="004F08BE"/>
    <w:rsid w:val="0051215F"/>
    <w:rsid w:val="00516EDB"/>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740A3"/>
    <w:rsid w:val="007B7180"/>
    <w:rsid w:val="007D30EA"/>
    <w:rsid w:val="008159D1"/>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84E42"/>
    <w:rsid w:val="00AA7133"/>
    <w:rsid w:val="00AD5CD0"/>
    <w:rsid w:val="00AD605E"/>
    <w:rsid w:val="00B63045"/>
    <w:rsid w:val="00BB2DFB"/>
    <w:rsid w:val="00BB46E1"/>
    <w:rsid w:val="00C17EE3"/>
    <w:rsid w:val="00C4732B"/>
    <w:rsid w:val="00C53ABA"/>
    <w:rsid w:val="00C578FD"/>
    <w:rsid w:val="00C730F2"/>
    <w:rsid w:val="00C85228"/>
    <w:rsid w:val="00CA05DE"/>
    <w:rsid w:val="00CA36FE"/>
    <w:rsid w:val="00CB20AD"/>
    <w:rsid w:val="00CF565B"/>
    <w:rsid w:val="00D237F9"/>
    <w:rsid w:val="00DF0C84"/>
    <w:rsid w:val="00DF282C"/>
    <w:rsid w:val="00E14ABB"/>
    <w:rsid w:val="00E20743"/>
    <w:rsid w:val="00E21992"/>
    <w:rsid w:val="00E37080"/>
    <w:rsid w:val="00E6224C"/>
    <w:rsid w:val="00E82373"/>
    <w:rsid w:val="00EA106B"/>
    <w:rsid w:val="00EC605C"/>
    <w:rsid w:val="00EC7A6F"/>
    <w:rsid w:val="00EE6D07"/>
    <w:rsid w:val="00F261CD"/>
    <w:rsid w:val="00F60D74"/>
    <w:rsid w:val="00F7671E"/>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2716218783679" TargetMode="External"/><Relationship Id="rId13" Type="http://schemas.openxmlformats.org/officeDocument/2006/relationships/hyperlink" Target="https://doi.org/10.1088/1742-6596/1533/3/032014" TargetMode="External"/><Relationship Id="rId3" Type="http://schemas.openxmlformats.org/officeDocument/2006/relationships/settings" Target="settings.xml"/><Relationship Id="rId7" Type="http://schemas.openxmlformats.org/officeDocument/2006/relationships/hyperlink" Target="https://doi.org/10.1016/j.cose.2021.102382" TargetMode="External"/><Relationship Id="rId12" Type="http://schemas.openxmlformats.org/officeDocument/2006/relationships/hyperlink" Target="https://doi.org/10.1080/1478601X.2016.117028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10511253.2018.143951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80/1478601X.2016.1170281" TargetMode="External"/><Relationship Id="rId4" Type="http://schemas.openxmlformats.org/officeDocument/2006/relationships/webSettings" Target="webSettings.xml"/><Relationship Id="rId9" Type="http://schemas.openxmlformats.org/officeDocument/2006/relationships/hyperlink" Target="https://doi.org/10.1186/s42400-019-0038-7"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TotalTime>
  <Pages>25</Pages>
  <Words>17498</Words>
  <Characters>9974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06</cp:revision>
  <dcterms:created xsi:type="dcterms:W3CDTF">2021-09-17T21:43:00Z</dcterms:created>
  <dcterms:modified xsi:type="dcterms:W3CDTF">2021-10-01T11:43:00Z</dcterms:modified>
</cp:coreProperties>
</file>